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C67A19">
      <w:pPr>
        <w:pStyle w:val="Title"/>
      </w:pPr>
      <w:r>
        <w:t>Within-season effects of climate variability on leafhopper abundance and shoot growth in tea fields</w:t>
      </w:r>
    </w:p>
    <w:p w14:paraId="029AF536" w14:textId="0DBDD443" w:rsidR="00C67A19" w:rsidRDefault="00C67A19"/>
    <w:p w14:paraId="4684D84C" w14:textId="295C2062" w:rsidR="00C67A19" w:rsidRDefault="00C67A19">
      <w:r>
        <w:t>Eric R. Scott, Ji-Peng Wei, Xin Li, Colin M. Orians</w:t>
      </w:r>
    </w:p>
    <w:p w14:paraId="4E530EEA" w14:textId="63701381" w:rsidR="00C67A19" w:rsidRDefault="00C67A19"/>
    <w:p w14:paraId="5DA9164D" w14:textId="7442B432" w:rsidR="00C67A19" w:rsidRDefault="00C67A19" w:rsidP="00C67A19">
      <w:pPr>
        <w:pStyle w:val="Heading1"/>
      </w:pPr>
      <w:r>
        <w:t>Introduction</w:t>
      </w:r>
    </w:p>
    <w:p w14:paraId="3E07DCE6" w14:textId="45799432" w:rsidR="00EA0438" w:rsidRDefault="00EA0438" w:rsidP="00EA0438"/>
    <w:p w14:paraId="64372A76" w14:textId="13FF3471" w:rsidR="00683D63" w:rsidRDefault="00683D63" w:rsidP="00EA0438">
      <w:r>
        <w:t>Notes:</w:t>
      </w:r>
    </w:p>
    <w:p w14:paraId="408BA001" w14:textId="46CB30C6" w:rsidR="00683D63" w:rsidRDefault="00683D63" w:rsidP="00EA0438">
      <w:r>
        <w:t xml:space="preserve">I need to justify the focus on within-season variability </w:t>
      </w:r>
      <w:proofErr w:type="gramStart"/>
      <w:r>
        <w:t>1)as</w:t>
      </w:r>
      <w:proofErr w:type="gramEnd"/>
      <w:r>
        <w:t xml:space="preserve"> being important on its own (see Baker et al 2015) and 2) as a way of getting field-realistic effects of temperature on leafhopper population dynamics. For 1) I can talk about how leafhoppers are multivoltine with a short life cycle, so warm temps earlier on could be more beneficial than warm temps later, for example.  Cite Tobin and MacGregor and Bale and Berggren.  Warm temps are good for insect vital rates, phenology driven by combination of temp and photoperiod predicted to result in longer/earlier growing seasons and increased range in altitude/latitude for multivoltine insects.  For plants, high temps are less good. Effects of precipitation are less clear.  For 2) I should introduce growth chamber studies and point out that air temps regularly go above these temps in the field—growth chambers don’t have any </w:t>
      </w:r>
      <w:proofErr w:type="spellStart"/>
      <w:r>
        <w:t>microclimactic</w:t>
      </w:r>
      <w:proofErr w:type="spellEnd"/>
      <w:r>
        <w:t xml:space="preserve"> variation.  </w:t>
      </w:r>
      <w:r w:rsidR="0047102B">
        <w:t>Not much known on importance of climate for vital rates at different life stages.</w:t>
      </w:r>
    </w:p>
    <w:p w14:paraId="22CD759E" w14:textId="77777777" w:rsidR="00683D63" w:rsidRDefault="00683D63" w:rsidP="00EA0438"/>
    <w:p w14:paraId="419B1B8F" w14:textId="767D06C0" w:rsidR="00683D63" w:rsidRDefault="00683D63" w:rsidP="00EA0438"/>
    <w:p w14:paraId="3578F0BB" w14:textId="7BB80EDF" w:rsidR="00683D63" w:rsidRDefault="00683D63" w:rsidP="00EA0438"/>
    <w:p w14:paraId="5F1F7227" w14:textId="546B26CC" w:rsidR="00683D63" w:rsidRDefault="00683D63" w:rsidP="00EA0438"/>
    <w:p w14:paraId="2DBC37C7" w14:textId="77777777" w:rsidR="00683D63" w:rsidRDefault="00683D63" w:rsidP="00EA0438"/>
    <w:p w14:paraId="2600736D" w14:textId="7C4C0343" w:rsidR="00272011" w:rsidRPr="00EA0438" w:rsidRDefault="00272011" w:rsidP="00EA0438">
      <w:r>
        <w:t>1. climate change is real</w:t>
      </w:r>
    </w:p>
    <w:p w14:paraId="5C7F1BFA" w14:textId="7ABE099A" w:rsidR="00727FD8" w:rsidRDefault="00727FD8">
      <w:r>
        <w:t xml:space="preserve">The years between 2010 and 2019 represent the warmest decade on record [CITATION]. There is consensus that this warming is caused primarily by anthropogenic release of CO2 into the atmosphere [CITATION]. We have also seen global changes in precipitation regimes over the past century [CITATION], with </w:t>
      </w:r>
      <w:commentRangeStart w:id="0"/>
      <w:r>
        <w:t xml:space="preserve">wet regions getting </w:t>
      </w:r>
      <w:proofErr w:type="spellStart"/>
      <w:r>
        <w:t>wetter</w:t>
      </w:r>
      <w:proofErr w:type="spellEnd"/>
      <w:r>
        <w:t xml:space="preserve"> and dry regions getting drier</w:t>
      </w:r>
      <w:commentRangeEnd w:id="0"/>
      <w:r>
        <w:rPr>
          <w:rStyle w:val="CommentReference"/>
        </w:rPr>
        <w:commentReference w:id="0"/>
      </w:r>
      <w:r w:rsidR="00DE60DD">
        <w:t>, and the frequency of extreme weather events such as droughts is increasing</w:t>
      </w:r>
      <w:r>
        <w:t xml:space="preserve">. </w:t>
      </w:r>
    </w:p>
    <w:p w14:paraId="4E6EFF6F" w14:textId="77777777" w:rsidR="0001306A" w:rsidRDefault="0001306A"/>
    <w:p w14:paraId="12F3C672" w14:textId="0B261136" w:rsidR="00727FD8" w:rsidRDefault="0001306A">
      <w:r>
        <w:t>2. effects on insects</w:t>
      </w:r>
    </w:p>
    <w:p w14:paraId="035306C4" w14:textId="674B5C30" w:rsidR="00727FD8" w:rsidRPr="00727FD8" w:rsidRDefault="00727FD8">
      <w:r>
        <w:t xml:space="preserve">Climate change is predicted to have diverse effects on organisms and ecosystems that vary </w:t>
      </w:r>
      <w:r w:rsidR="00272011">
        <w:t xml:space="preserve">by </w:t>
      </w:r>
      <w:r>
        <w:t xml:space="preserve">species and geography [CITATION]. </w:t>
      </w:r>
      <w:r w:rsidR="00272011">
        <w:t xml:space="preserve">Increasing mean temperature is expected to increase the </w:t>
      </w:r>
      <w:r w:rsidR="00DE60DD">
        <w:t xml:space="preserve">growth </w:t>
      </w:r>
      <w:r w:rsidR="00272011">
        <w:t xml:space="preserve">of many groups of insect herbivores </w:t>
      </w:r>
      <w:r w:rsidR="0027201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272011">
        <w:fldChar w:fldCharType="separate"/>
      </w:r>
      <w:r w:rsidR="00272011" w:rsidRPr="00272011">
        <w:rPr>
          <w:noProof/>
        </w:rPr>
        <w:t>(Bale et al., 2002)</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fldChar w:fldCharType="separate"/>
      </w:r>
      <w:r w:rsidR="002F0F7B" w:rsidRPr="002F0F7B">
        <w:rPr>
          <w:noProof/>
        </w:rPr>
        <w:t>(Bebber et al., 2013; Macgregor et al., 2019; Porter et al., 1991)</w:t>
      </w:r>
      <w:r>
        <w:fldChar w:fldCharType="end"/>
      </w:r>
      <w:r w:rsidR="005859AC">
        <w:t>. Warming has</w:t>
      </w:r>
      <w:r w:rsidR="00272011">
        <w:t xml:space="preserve"> </w:t>
      </w:r>
      <w:r w:rsidR="005859AC">
        <w:t>resulted</w:t>
      </w:r>
      <w:r w:rsidR="00272011">
        <w:t xml:space="preserve"> in an increase in</w:t>
      </w:r>
      <w:r w:rsidR="005859AC">
        <w:t xml:space="preserve"> herbivory and crop damage over time</w:t>
      </w:r>
      <w:r w:rsidR="00272011">
        <w:t xml:space="preserve"> </w:t>
      </w:r>
      <w:r w:rsidR="00272011">
        <w:fldChar w:fldCharType="begin" w:fldLock="1"/>
      </w:r>
      <w:r w:rsidR="00464C81">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id":"ITEM-2","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2","issued":{"date-parts":[["2018","9","4"]]},"page":"1–13","title":"Herbarium specimens reveal increasing herbivory over the past century","type":"article-journal"},"uris":["http://www.mendeley.com/documents/?uuid=fbb6e8a4-b561-324e-bf09-1f1df18ac483"]}],"mendeley":{"formattedCitation":"(Deutsch et al., 2018; Meineke et al., 2018)","plainTextFormattedCitation":"(Deutsch et al., 2018; Meineke et al., 2018)","previouslyFormattedCitation":"(Deutsch et al., 2018; Meineke et al., 2018)"},"properties":{"noteIndex":0},"schema":"https://github.com/citation-style-language/schema/raw/master/csl-citation.json"}</w:instrText>
      </w:r>
      <w:r w:rsidR="00272011">
        <w:fldChar w:fldCharType="separate"/>
      </w:r>
      <w:r w:rsidR="005859AC" w:rsidRPr="005859AC">
        <w:rPr>
          <w:noProof/>
        </w:rPr>
        <w:t>(Deutsch et al., 2018; Meineke et al., 2018)</w:t>
      </w:r>
      <w:r w:rsidR="00272011">
        <w:fldChar w:fldCharType="end"/>
      </w:r>
      <w:r w:rsidR="00272011">
        <w:t xml:space="preserve">. Multivoltine insects, in particular </w:t>
      </w:r>
      <w:r w:rsidR="002F0F7B">
        <w:t xml:space="preserve">may </w:t>
      </w:r>
      <w:r w:rsidR="00272011">
        <w:t xml:space="preserve">benefit </w:t>
      </w:r>
      <w:r w:rsidR="00272011">
        <w:lastRenderedPageBreak/>
        <w:t>from warming, as longer growing seasons allow for more generations and greater potential population growth</w:t>
      </w:r>
      <w:r w:rsidR="002F0F7B">
        <w:t xml:space="preserve"> </w:t>
      </w:r>
      <w:r w:rsidR="002F0F7B">
        <w:fldChar w:fldCharType="begin" w:fldLock="1"/>
      </w:r>
      <w:r w:rsidR="002F0F7B">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rsidR="002F0F7B">
        <w:fldChar w:fldCharType="separate"/>
      </w:r>
      <w:r w:rsidR="002F0F7B" w:rsidRPr="002F0F7B">
        <w:rPr>
          <w:noProof/>
        </w:rPr>
        <w:t>(Bale et al., 2002; Tobin et al., 2008)</w:t>
      </w:r>
      <w:r w:rsidR="002F0F7B">
        <w:fldChar w:fldCharType="end"/>
      </w:r>
      <w:r w:rsidR="00272011">
        <w:t>.</w:t>
      </w:r>
    </w:p>
    <w:p w14:paraId="795EF72A" w14:textId="4B3CF959" w:rsidR="00727FD8" w:rsidRDefault="00727FD8"/>
    <w:p w14:paraId="7D36A52B" w14:textId="5F9E1FD8" w:rsidR="00727FD8" w:rsidRDefault="00727FD8">
      <w:r>
        <w:t xml:space="preserve">Changes in precipitation have less predictable effects on </w:t>
      </w:r>
      <w:r w:rsidR="0039074E">
        <w:t>insect populations, partly due to limited research relative to the effects of temperature</w:t>
      </w:r>
      <w:r>
        <w:t xml:space="preserve">.  In dry places, where desiccation may be a significant source of mortality for insects, increase precipitation may result in increases in herbivore populations (citation).  In wet places, increases in precipitation may have negligible effects on plants, which are not water limited, and may increase mortality in herbivores due to infection by </w:t>
      </w:r>
      <w:proofErr w:type="spellStart"/>
      <w:r>
        <w:t>entomopathenogenic</w:t>
      </w:r>
      <w:proofErr w:type="spellEnd"/>
      <w:r>
        <w:t xml:space="preserve"> fungi (citation).</w:t>
      </w:r>
    </w:p>
    <w:p w14:paraId="3B035811" w14:textId="77777777" w:rsidR="0001306A" w:rsidRDefault="0001306A" w:rsidP="0001306A"/>
    <w:p w14:paraId="625D53E8" w14:textId="297E1AA7" w:rsidR="0001306A" w:rsidRDefault="0001306A" w:rsidP="0001306A">
      <w:r>
        <w:t>3. relative effects on plants, crops</w:t>
      </w:r>
    </w:p>
    <w:p w14:paraId="3168D65B" w14:textId="77777777" w:rsidR="0001306A" w:rsidRDefault="0001306A" w:rsidP="0001306A">
      <w:r>
        <w:t xml:space="preserve">4. effects on interactions (direct like insects/young leaf; indirect due to changes in plant chem, </w:t>
      </w:r>
      <w:proofErr w:type="spellStart"/>
      <w:r>
        <w:t>tritrophic</w:t>
      </w:r>
      <w:proofErr w:type="spellEnd"/>
      <w:r>
        <w:t xml:space="preserve"> interactions)</w:t>
      </w:r>
    </w:p>
    <w:p w14:paraId="190F8C85" w14:textId="688966EA" w:rsidR="00727FD8" w:rsidRDefault="00727FD8"/>
    <w:p w14:paraId="3ABEFD9F" w14:textId="08C88E44" w:rsidR="00464C81" w:rsidRDefault="00464C81" w:rsidP="00464C81">
      <w:r>
        <w:t xml:space="preserve">Temperature can act on relative growth rate of plants and insects to alter insect distribution and abundance.  If host plant growth is too slow due to cold temperatures, or if leaf development is too fast due to high temperatures, there may not be enough young leaf tissue to support herbivores </w:t>
      </w:r>
      <w:r>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Pr="00464C81">
        <w:rPr>
          <w:noProof/>
        </w:rPr>
        <w:t>(Bale et al., 2002)</w:t>
      </w:r>
      <w:r>
        <w:fldChar w:fldCharType="end"/>
      </w:r>
      <w:r>
        <w:t>.</w:t>
      </w:r>
    </w:p>
    <w:p w14:paraId="7A3E152B" w14:textId="77777777" w:rsidR="00464C81" w:rsidRDefault="00464C81"/>
    <w:p w14:paraId="3D5EB0F1" w14:textId="17405437" w:rsidR="00C67A19" w:rsidRDefault="00EA0438">
      <w:r>
        <w:t xml:space="preserve">Climate change has the potential to </w:t>
      </w:r>
      <w:r w:rsidR="007B3496">
        <w:t xml:space="preserve">alter species interactions (citations).  The interactions between plants and herbivores are especially important for reasons… Alterations in herbivore—plant interactions can stem from or result in changes in plant chemistry at a population or even landscape level (Hunter).  Climate change is predicted to affect plants and herbivores differently.  For example, insect herbivores are predicted to have higher temperature optima for vital rates than their host plants </w:t>
      </w:r>
      <w:r w:rsidR="006D7D16">
        <w:fldChar w:fldCharType="begin" w:fldLock="1"/>
      </w:r>
      <w:r w:rsidR="006D7D16">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6D7D16">
        <w:fldChar w:fldCharType="separate"/>
      </w:r>
      <w:r w:rsidR="006D7D16" w:rsidRPr="006D7D16">
        <w:rPr>
          <w:noProof/>
        </w:rPr>
        <w:t>(Berggren et al., 2009)</w:t>
      </w:r>
      <w:r w:rsidR="006D7D16">
        <w:fldChar w:fldCharType="end"/>
      </w:r>
      <w:r w:rsidR="007B3496">
        <w:t>, which result in reduced growth of plant tissue and increased growth and activity of herbivores as temperature warm</w:t>
      </w:r>
      <w:r w:rsidR="004614A5">
        <w:t xml:space="preserve">, compounding to increase herbivore density (e.g. insects per </w:t>
      </w:r>
      <w:commentRangeStart w:id="1"/>
      <w:r w:rsidR="004614A5">
        <w:t xml:space="preserve">young </w:t>
      </w:r>
      <w:commentRangeEnd w:id="1"/>
      <w:r w:rsidR="004614A5">
        <w:rPr>
          <w:rStyle w:val="CommentReference"/>
        </w:rPr>
        <w:commentReference w:id="1"/>
      </w:r>
      <w:r w:rsidR="004614A5">
        <w:t xml:space="preserve">leaf). Changes in precipitation can also alter the ability of plants to respond to herbivory with induced defenses </w:t>
      </w:r>
      <w:r w:rsidR="00163DE0">
        <w:fldChar w:fldCharType="begin" w:fldLock="1"/>
      </w:r>
      <w:r w:rsidR="006D7D16">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mendeley":{"formattedCitation":"(Scott et al., 2019)","plainTextFormattedCitation":"(Scott et al., 2019)","previouslyFormattedCitation":"(Scott et al., 2019)"},"properties":{"noteIndex":0},"schema":"https://github.com/citation-style-language/schema/raw/master/csl-citation.json"}</w:instrText>
      </w:r>
      <w:r w:rsidR="00163DE0">
        <w:fldChar w:fldCharType="separate"/>
      </w:r>
      <w:r w:rsidR="00163DE0" w:rsidRPr="00163DE0">
        <w:rPr>
          <w:noProof/>
        </w:rPr>
        <w:t>(Scott et al., 2019)</w:t>
      </w:r>
      <w:r w:rsidR="00163DE0">
        <w:fldChar w:fldCharType="end"/>
      </w:r>
      <w:r w:rsidR="006D7D16">
        <w:t>.</w:t>
      </w:r>
    </w:p>
    <w:p w14:paraId="2D59D13E" w14:textId="109E6485" w:rsidR="004614A5" w:rsidRDefault="004614A5"/>
    <w:p w14:paraId="2782F199" w14:textId="39C4CA45" w:rsidR="004614A5" w:rsidRDefault="004614A5">
      <w:r>
        <w:t>In addition to the direct effects of climate change on plant chemistry, changes in herbivore density have quantitative and qualitative effects on plant defensive chemistry.  For example, an increase in tea green leafhopper density resulted in complex, non-linear changes in induced tea plant secondary metabolites resulting in a change in metabolite blend in addition to overall increased secondary metabolite production (</w:t>
      </w:r>
      <w:proofErr w:type="spellStart"/>
      <w:r>
        <w:t>scott</w:t>
      </w:r>
      <w:proofErr w:type="spellEnd"/>
      <w:r>
        <w:t xml:space="preserve"> et al).  Changes in metabolite blend can have important consequences for multiple trophic levels.  For example, parasitoids (citations) and even hyperparasitoids (citation) can use plant metabolite blend to infer host density and parasitism status, altering their oviposition decisions. [landscape-scale example from Hunter]</w:t>
      </w:r>
    </w:p>
    <w:p w14:paraId="4D90966D" w14:textId="3EE7B9E0" w:rsidR="00F518D4" w:rsidRDefault="00F518D4"/>
    <w:p w14:paraId="5AD29DE4" w14:textId="5DF29CA2" w:rsidR="00F518D4" w:rsidRDefault="00F518D4">
      <w:r>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 xml:space="preserve">(Ahmed et al., </w:t>
      </w:r>
      <w:r w:rsidR="006D7D16" w:rsidRPr="006D7D16">
        <w:rPr>
          <w:noProof/>
        </w:rPr>
        <w:lastRenderedPageBreak/>
        <w:t>2014; Cho et al., 2007; Saijo, 1980)</w:t>
      </w:r>
      <w:r w:rsidR="006D7D16">
        <w:fldChar w:fldCharType="end"/>
      </w:r>
      <w:r w:rsidR="006D7D16">
        <w:t>.</w:t>
      </w:r>
      <w:r>
        <w:t xml:space="preserve"> One strategy unique to tea originates in northern Taiwan and involves farmers allowing and encouraging tea green leafhopper (</w:t>
      </w:r>
      <w:r w:rsidRPr="006D7D16">
        <w:rPr>
          <w:i/>
          <w:iCs/>
        </w:rPr>
        <w:t>Empoasca onukii</w:t>
      </w:r>
      <w:r>
        <w:t>) damage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t xml:space="preserve">.  </w:t>
      </w:r>
      <w:r w:rsidRPr="006D7D16">
        <w:rPr>
          <w:i/>
          <w:iCs/>
        </w:rPr>
        <w:t>E. onukii</w:t>
      </w:r>
      <w:r w:rsidR="006D7D16">
        <w:t xml:space="preserve">, like other </w:t>
      </w:r>
      <w:r w:rsidR="006D7D16" w:rsidRPr="006D7D16">
        <w:rPr>
          <w:i/>
          <w:iCs/>
        </w:rPr>
        <w:t>Empoasca</w:t>
      </w:r>
      <w:r w:rsidR="006D7D16">
        <w:t xml:space="preserve"> species,</w:t>
      </w:r>
      <w:r>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t xml:space="preserve"> This causes chlorosis, stunting, thickening, and curling of leaves, and in severe infestations can cause necrosis at leaf margins and early leaf abscission—a set of symptoms collectively referred to as “</w:t>
      </w:r>
      <w:proofErr w:type="spellStart"/>
      <w:r>
        <w:t>hopperburn</w:t>
      </w:r>
      <w:proofErr w:type="spellEnd"/>
      <w:r>
        <w:t xml:space="preserve">”.  </w:t>
      </w:r>
      <w:r w:rsidRPr="006D7D16">
        <w:rPr>
          <w:i/>
          <w:iCs/>
        </w:rPr>
        <w:t>E. onukii</w:t>
      </w:r>
      <w:r>
        <w:t xml:space="preserve"> is generally considered a pest and can reduce tea yields up to 20% (citation). However, some tea farmers encourage E. onukii infestations 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t xml:space="preserve">. E. onukii is highly multivoltine, having 9-15 generations per summer in the warmest parts of its range (citation).  Previous lab studies have shown that </w:t>
      </w:r>
      <w:r w:rsidR="002920B0">
        <w:t xml:space="preserve">development and generation time are reduced under warmer conditions in related species (citations).  </w:t>
      </w:r>
      <w:r w:rsidR="0001306A">
        <w:t xml:space="preserve">Within-season temperature was shown to have a greater impact on infestation severity than day of arrival in a related migratory </w:t>
      </w:r>
      <w:r w:rsidR="005859AC">
        <w:t xml:space="preserve">leafhopper </w:t>
      </w:r>
      <w:commentRangeStart w:id="2"/>
      <w:r w:rsidR="005859AC">
        <w:t>pest</w:t>
      </w:r>
      <w:commentRangeEnd w:id="2"/>
      <w:r w:rsidR="005859AC">
        <w:rPr>
          <w:rStyle w:val="CommentReference"/>
        </w:rPr>
        <w:commentReference w:id="2"/>
      </w:r>
      <w:r w:rsidR="005859AC">
        <w:t xml:space="preserve">, </w:t>
      </w:r>
      <w:r w:rsidR="005859AC">
        <w:rPr>
          <w:i/>
          <w:iCs/>
        </w:rPr>
        <w:t xml:space="preserve">Empoasca </w:t>
      </w:r>
      <w:proofErr w:type="spellStart"/>
      <w:r w:rsidR="005859AC" w:rsidRPr="005859AC">
        <w:rPr>
          <w:i/>
          <w:iCs/>
        </w:rPr>
        <w:t>fabae</w:t>
      </w:r>
      <w:proofErr w:type="spellEnd"/>
      <w:r w:rsidR="005859AC">
        <w:t xml:space="preserve"> </w:t>
      </w:r>
      <w:r w:rsidR="005859AC">
        <w:fldChar w:fldCharType="begin" w:fldLock="1"/>
      </w:r>
      <w:r w:rsidR="005859AC">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rsidR="005859AC">
        <w:fldChar w:fldCharType="separate"/>
      </w:r>
      <w:r w:rsidR="005859AC" w:rsidRPr="005859AC">
        <w:rPr>
          <w:noProof/>
        </w:rPr>
        <w:t>(Baker et al., 2015)</w:t>
      </w:r>
      <w:r w:rsidR="005859AC">
        <w:fldChar w:fldCharType="end"/>
      </w:r>
      <w:r w:rsidR="005859AC">
        <w:t xml:space="preserve">. </w:t>
      </w:r>
      <w:r w:rsidR="002920B0" w:rsidRPr="005859AC">
        <w:t>Therefore</w:t>
      </w:r>
      <w:r w:rsidR="002920B0">
        <w:t xml:space="preserve">, there is the potential for within-season climate </w:t>
      </w:r>
      <w:proofErr w:type="spellStart"/>
      <w:r w:rsidR="002920B0">
        <w:t>variablitiy</w:t>
      </w:r>
      <w:proofErr w:type="spellEnd"/>
      <w:r w:rsidR="002920B0">
        <w:t xml:space="preserve"> to have an impact on leafhopper population.  In addition, climate may affect shoot growth of tea plants.  Young shoots are not only the unit of harvest, but also the preferred feeding sites for E. onukii (citation), so changes in shoot elongation must be considered together with </w:t>
      </w:r>
      <w:commentRangeStart w:id="3"/>
      <w:r w:rsidR="002920B0">
        <w:t>E. onukii population in order to understand changes in functional density.</w:t>
      </w:r>
      <w:commentRangeEnd w:id="3"/>
      <w:r w:rsidR="002920B0">
        <w:rPr>
          <w:rStyle w:val="CommentReference"/>
        </w:rPr>
        <w:commentReference w:id="3"/>
      </w:r>
    </w:p>
    <w:p w14:paraId="26288C67" w14:textId="5EDF495B" w:rsidR="00C67A19" w:rsidRDefault="00C67A19" w:rsidP="00C67A19">
      <w:pPr>
        <w:pStyle w:val="Heading1"/>
      </w:pPr>
      <w:r>
        <w:t>Materials and Methods</w:t>
      </w:r>
    </w:p>
    <w:p w14:paraId="370E1275" w14:textId="4AC9AEB7" w:rsidR="00C67A19" w:rsidRDefault="00C67A19"/>
    <w:p w14:paraId="44168D29" w14:textId="76B2A1EA" w:rsidR="006872B9" w:rsidRDefault="00C67A19">
      <w:pPr>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proofErr w:type="spellStart"/>
      <w:r>
        <w:t>latlong</w:t>
      </w:r>
      <w:proofErr w:type="spellEnd"/>
      <w:r>
        <w:t xml:space="preserve">, elevation ~ 200m) from </w:t>
      </w:r>
      <w:r w:rsidR="006872B9">
        <w:t>June 5 to July 22, 2017</w:t>
      </w:r>
      <w:r>
        <w:t xml:space="preserve">. </w:t>
      </w:r>
      <w:r>
        <w:rPr>
          <w:rFonts w:ascii="Helvetica Neue" w:hAnsi="Helvetica Neue" w:cs="Helvetica Neue"/>
          <w:color w:val="000000"/>
          <w:sz w:val="22"/>
          <w:szCs w:val="22"/>
        </w:rPr>
        <w:t>Two adjacent fields planted with the same tea cultivar (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plants chosen randomly by using a random number generator to create combinations of row number and % distance into the row from the road to the edge of the field</w:t>
      </w:r>
      <w:r>
        <w:rPr>
          <w:rFonts w:ascii="Helvetica Neue" w:hAnsi="Helvetica Neue" w:cs="Helvetica Neue"/>
          <w:color w:val="000000"/>
          <w:sz w:val="22"/>
          <w:szCs w:val="22"/>
        </w:rPr>
        <w:t>. Each day at around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apical meristem of haphazardly chosen shoots</w:t>
      </w:r>
      <w:r>
        <w:rPr>
          <w:rFonts w:ascii="Helvetica Neue" w:hAnsi="Helvetica Neue" w:cs="Helvetica Neue"/>
          <w:color w:val="000000"/>
          <w:sz w:val="22"/>
          <w:szCs w:val="22"/>
        </w:rPr>
        <w:t xml:space="preserve"> on these plants. At the beginning of the summer, we counted leafhoppers on 30 leaves, but switched to counting 50 leaves on June 24th.  </w:t>
      </w:r>
      <w:r w:rsidR="00CB15D5">
        <w:rPr>
          <w:rFonts w:ascii="Helvetica Neue" w:hAnsi="Helvetica Neue" w:cs="Helvetica Neue"/>
          <w:color w:val="000000"/>
          <w:sz w:val="22"/>
          <w:szCs w:val="22"/>
        </w:rPr>
        <w:t>Leafhopper counts were performed by three observers and observer ID was recorded to use as a covariate.</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CB15D5">
        <w:rPr>
          <w:rFonts w:ascii="Helvetica Neue" w:hAnsi="Helvetica Neue" w:cs="Helvetica Neue"/>
          <w:color w:val="000000"/>
          <w:sz w:val="22"/>
          <w:szCs w:val="22"/>
        </w:rPr>
        <w:t>We allowed the tea farm to operate as usual in these fields and they were harvested several times during the experiment. Field A was harvested on June 28, July 8, and July 22.  Field B was harvested on June 8, July 13, and July 24. Each combination of field and inter-harvest period experienced a unique weather history and is treated like a blocking factor.</w:t>
      </w:r>
    </w:p>
    <w:p w14:paraId="0EA59A99" w14:textId="1374E7EF" w:rsidR="006872B9" w:rsidRDefault="006872B9">
      <w:pPr>
        <w:rPr>
          <w:rFonts w:ascii="Helvetica Neue" w:hAnsi="Helvetica Neue" w:cs="Helvetica Neue"/>
          <w:color w:val="000000"/>
          <w:sz w:val="22"/>
          <w:szCs w:val="22"/>
        </w:rPr>
      </w:pPr>
    </w:p>
    <w:p w14:paraId="4CF09977" w14:textId="4E185F7A" w:rsidR="00CB15D5" w:rsidRDefault="00CB15D5">
      <w:pPr>
        <w:rPr>
          <w:rFonts w:ascii="Helvetica Neue" w:hAnsi="Helvetica Neue" w:cs="Helvetica Neue"/>
          <w:color w:val="000000"/>
          <w:sz w:val="22"/>
          <w:szCs w:val="22"/>
        </w:rPr>
      </w:pPr>
      <w:r>
        <w:rPr>
          <w:rFonts w:ascii="Helvetica Neue" w:hAnsi="Helvetica Neue" w:cs="Helvetica Neue"/>
          <w:color w:val="000000"/>
          <w:sz w:val="22"/>
          <w:szCs w:val="22"/>
        </w:rPr>
        <w:t>Shoot growth was assessed using the same plants. Seven actively growing shoots (defined by having an expanding leaf at the meristem) per plant were labeled below the second leaf.  Each day, the length of the shoot was measured from the node immediately above the label to the shoot tip. When harvested, tea pickers pluck two leaves and a bud and pluck all tea plants in the field, including the plants we labeled. Therefore, after each harvest, new shoots on the same plants were selected and measured daily as described above until the next harvest.</w:t>
      </w:r>
    </w:p>
    <w:p w14:paraId="260E2BFB" w14:textId="77777777" w:rsidR="00CB15D5" w:rsidRDefault="00CB15D5">
      <w:pPr>
        <w:rPr>
          <w:rFonts w:ascii="Helvetica Neue" w:hAnsi="Helvetica Neue" w:cs="Helvetica Neue"/>
          <w:color w:val="000000"/>
          <w:sz w:val="22"/>
          <w:szCs w:val="22"/>
        </w:rPr>
      </w:pPr>
    </w:p>
    <w:p w14:paraId="6925BD8D" w14:textId="418DDB51" w:rsidR="006872B9" w:rsidRDefault="006872B9">
      <w:pPr>
        <w:rPr>
          <w:rFonts w:ascii="Helvetica Neue" w:hAnsi="Helvetica Neue" w:cs="Helvetica Neue"/>
          <w:color w:val="000000"/>
          <w:sz w:val="22"/>
          <w:szCs w:val="22"/>
        </w:rPr>
      </w:pPr>
      <w:r>
        <w:rPr>
          <w:rFonts w:ascii="Helvetica Neue" w:hAnsi="Helvetica Neue" w:cs="Helvetica Neue"/>
          <w:color w:val="000000"/>
          <w:sz w:val="22"/>
          <w:szCs w:val="22"/>
        </w:rPr>
        <w:lastRenderedPageBreak/>
        <w:t>A temperature sensor and datalogger (model, HOBO, city) was installed between the two fields on a stake at the height of the tea canopy in a shade thingy.  Datapoints were taken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Precipitation was measured using a simple rain gauge</w:t>
      </w:r>
      <w:r w:rsidR="00EA0438">
        <w:rPr>
          <w:rFonts w:ascii="Helvetica Neue" w:hAnsi="Helvetica Neue" w:cs="Helvetica Neue"/>
          <w:color w:val="000000"/>
          <w:sz w:val="22"/>
          <w:szCs w:val="22"/>
        </w:rPr>
        <w:t xml:space="preserve"> (model, company, city) between (dates).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and the weather station data covered a greater time range, so we used the station data for further analyses.</w:t>
      </w:r>
    </w:p>
    <w:p w14:paraId="51D23F3D" w14:textId="711830D6" w:rsidR="00EA0438" w:rsidRDefault="00EA0438">
      <w:pPr>
        <w:rPr>
          <w:rFonts w:ascii="Helvetica Neue" w:hAnsi="Helvetica Neue" w:cs="Helvetica Neue"/>
          <w:color w:val="000000"/>
          <w:sz w:val="22"/>
          <w:szCs w:val="22"/>
        </w:rPr>
      </w:pPr>
    </w:p>
    <w:p w14:paraId="05086301" w14:textId="7EF9B5A5" w:rsidR="00EA0438" w:rsidRDefault="00CB15D5" w:rsidP="00310381">
      <w:pPr>
        <w:pStyle w:val="Heading2"/>
      </w:pPr>
      <w:r>
        <w:t>Distributed Lag Non-Linear Models</w:t>
      </w:r>
    </w:p>
    <w:p w14:paraId="04078ED6" w14:textId="02C68D1A" w:rsidR="001C67A8" w:rsidRDefault="00432FBA" w:rsidP="00310381">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and leafhopper numbers</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points with at least 15 days of weather history were retained (June 16 and onward). </w:t>
      </w:r>
      <w:r w:rsidR="00364056">
        <w:t xml:space="preserve">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57425">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proofErr w:type="spellStart"/>
      <w:r w:rsidR="001C67A8">
        <w:t>concurvity</w:t>
      </w:r>
      <w:proofErr w:type="spellEnd"/>
      <w:r w:rsidR="001C67A8">
        <w:t xml:space="preserve"> between the temperature and precipitation cross-basis functions.  To avoid unstable estimates, we fit separate models for precipitation and temperature and compared them with AIC to </w:t>
      </w:r>
      <w:r w:rsidR="00BA1AA0">
        <w:t xml:space="preserve">determine which weather variable better explained the response.  </w:t>
      </w:r>
      <w:r w:rsidR="00D42E0C">
        <w:t>Linear shoot growth rate</w:t>
      </w:r>
      <w:r w:rsidR="002C1DCA">
        <w:t xml:space="preserve">, </w:t>
      </w:r>
      <w:r w:rsidR="002C1DCA">
        <w:rPr>
          <w:i/>
          <w:iCs/>
        </w:rPr>
        <w:t>r</w:t>
      </w:r>
      <w:r w:rsidR="002C1DCA">
        <w:t>,</w:t>
      </w:r>
      <w:r w:rsidR="00D42E0C">
        <w:t xml:space="preserve"> was calculated as the difference between height on the day measured and height on the previous day. Growth was modeled as:</w:t>
      </w:r>
    </w:p>
    <w:p w14:paraId="4FEDDE6B" w14:textId="5D91AD8F" w:rsidR="001C67A8" w:rsidRDefault="001C67A8" w:rsidP="00310381"/>
    <w:p w14:paraId="38BC2117" w14:textId="7D5618C4" w:rsidR="00D42E0C" w:rsidRPr="00D42E0C" w:rsidRDefault="00D42E0C" w:rsidP="00310381">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310381"/>
    <w:p w14:paraId="330FF50E" w14:textId="76BBD434" w:rsidR="00364056" w:rsidRDefault="00364056" w:rsidP="00310381"/>
    <w:p w14:paraId="1EC8D085" w14:textId="7DC450D7" w:rsidR="00BA1AA0" w:rsidRDefault="00BA1AA0" w:rsidP="00310381">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p>
    <w:p w14:paraId="489E1A4E" w14:textId="746406A9" w:rsidR="00BA1AA0" w:rsidRDefault="00BA1AA0" w:rsidP="00310381"/>
    <w:p w14:paraId="3C6089EA" w14:textId="0668A9CC" w:rsidR="00BA1AA0" w:rsidRDefault="00BA1AA0" w:rsidP="00310381">
      <w:r>
        <w:t>For leafhopper counts, we used the following model:</w:t>
      </w:r>
    </w:p>
    <w:p w14:paraId="7846A137" w14:textId="1CE5B490" w:rsidR="00BA1AA0" w:rsidRDefault="00BA1AA0" w:rsidP="00310381"/>
    <w:p w14:paraId="334CB90D" w14:textId="5594FA74" w:rsidR="00D42E0C" w:rsidRDefault="00D57425" w:rsidP="00310381">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310381"/>
    <w:p w14:paraId="2B96BB4C" w14:textId="247E193A" w:rsidR="00B510E9" w:rsidRDefault="00885BC6" w:rsidP="00310381">
      <w:r>
        <w:t xml:space="preserve">Where </w:t>
      </w:r>
      <w:r w:rsidRPr="00885BC6">
        <w:rPr>
          <w:i/>
          <w:iCs/>
        </w:rPr>
        <w:t>H</w:t>
      </w:r>
      <w:r>
        <w:t xml:space="preserve"> is number of leafhoppers</w:t>
      </w:r>
      <w:r w:rsidR="002C1DCA">
        <w:t xml:space="preserve"> per plant</w:t>
      </w:r>
      <w:r>
        <w:t xml:space="preserve"> with an offset of </w:t>
      </w:r>
      <w:r w:rsidR="002C1DCA">
        <w:rPr>
          <w:i/>
          <w:iCs/>
        </w:rPr>
        <w:t>L</w:t>
      </w:r>
      <w:r w:rsidR="002C1DCA">
        <w:t>, number of leaves sampled per plant.</w:t>
      </w:r>
      <w:r>
        <w:t xml:space="preserve"> </w:t>
      </w:r>
      <w:r w:rsidR="002C1DCA">
        <w:t>Predictor 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46A8BD22" w14:textId="526C8A42" w:rsidR="00D80E4D" w:rsidRDefault="00D80E4D" w:rsidP="00310381"/>
    <w:p w14:paraId="2900D5B4" w14:textId="1358B662" w:rsidR="00D80E4D" w:rsidRDefault="00D80E4D" w:rsidP="00310381">
      <w:r>
        <w:t>In addition to the model above using leafhopper density as a response, we also calculated a linear rate o</w:t>
      </w:r>
      <w:r w:rsidR="002C1DCA">
        <w:t>f</w:t>
      </w:r>
      <w:r>
        <w:t xml:space="preserve"> change in leafhopper density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t+1</m:t>
                </m:r>
              </m:sub>
            </m:sSub>
          </m:num>
          <m:den>
            <m:sSub>
              <m:sSubPr>
                <m:ctrlPr>
                  <w:rPr>
                    <w:rFonts w:ascii="Cambria Math" w:hAnsi="Cambria Math"/>
                    <w:i/>
                  </w:rPr>
                </m:ctrlPr>
              </m:sSubPr>
              <m:e>
                <m:r>
                  <w:rPr>
                    <w:rFonts w:ascii="Cambria Math" w:hAnsi="Cambria Math"/>
                  </w:rPr>
                  <m:t>L</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oMath>
      <w:r>
        <w:t>)</w:t>
      </w:r>
      <w:r w:rsidR="002972C2">
        <w:t xml:space="preserve"> and used it as a response variable in a gaussian family GAM</w:t>
      </w:r>
      <w:r w:rsidR="002C1DCA">
        <w:t xml:space="preserve"> with an identity link</w:t>
      </w:r>
      <w:r w:rsidR="002972C2">
        <w:t xml:space="preserve"> using the same </w:t>
      </w:r>
      <w:r w:rsidR="002C1DCA">
        <w:t>predictors as above, but</w:t>
      </w:r>
      <w:r w:rsidR="002972C2">
        <w:t xml:space="preserve"> without the offset.</w:t>
      </w:r>
    </w:p>
    <w:p w14:paraId="7F7BE796" w14:textId="77777777" w:rsidR="00E643C2" w:rsidRPr="00310381" w:rsidRDefault="00E643C2" w:rsidP="00310381"/>
    <w:p w14:paraId="029E424D" w14:textId="446654EA" w:rsidR="00C67A19" w:rsidRDefault="00C67A19" w:rsidP="00C67A19">
      <w:pPr>
        <w:pStyle w:val="Heading1"/>
      </w:pPr>
      <w:r>
        <w:t>Results</w:t>
      </w:r>
    </w:p>
    <w:p w14:paraId="42B9F9CD" w14:textId="33F9F899" w:rsidR="00EC3709" w:rsidRDefault="00D57425">
      <w:r>
        <w:t>For plant growth, the temperature model had a lower AIC than precipitation (</w:t>
      </w:r>
      <w:proofErr w:type="spellStart"/>
      <w:r>
        <w:t>dAIC</w:t>
      </w:r>
      <w:proofErr w:type="spellEnd"/>
      <w:r>
        <w:t xml:space="preserve"> = </w:t>
      </w:r>
      <w:r w:rsidR="00A12923">
        <w:t xml:space="preserve">8.8). </w:t>
      </w:r>
      <w:r w:rsidR="00BF57AD">
        <w:t xml:space="preserve"> Diameter had a significant, nearly linear effect on growth with wider shoots growing faster </w:t>
      </w:r>
      <w:r w:rsidR="00626C64">
        <w:t>(</w:t>
      </w:r>
      <w:proofErr w:type="spellStart"/>
      <w:r w:rsidR="00626C64">
        <w:t>edf</w:t>
      </w:r>
      <w:proofErr w:type="spellEnd"/>
      <w:r w:rsidR="00626C64">
        <w:t xml:space="preserve"> = 2.6, p &lt; </w:t>
      </w:r>
      <w:proofErr w:type="gramStart"/>
      <w:r w:rsidR="00626C64">
        <w:t>0.001)</w:t>
      </w:r>
      <w:r w:rsidR="00BF57AD">
        <w:t>(</w:t>
      </w:r>
      <w:proofErr w:type="gramEnd"/>
      <w:r w:rsidR="00BF57AD">
        <w:t xml:space="preserve">fig 1a). Day </w:t>
      </w:r>
      <w:proofErr w:type="spellStart"/>
      <w:r w:rsidR="00BF57AD">
        <w:t>post harvest</w:t>
      </w:r>
      <w:proofErr w:type="spellEnd"/>
      <w:r w:rsidR="00BF57AD">
        <w:t xml:space="preserve"> also had a significant effect on growth with the highest growth rate at about day 10 with declining growth after that (</w:t>
      </w:r>
      <w:proofErr w:type="spellStart"/>
      <w:r w:rsidR="00BF57AD">
        <w:t>edf</w:t>
      </w:r>
      <w:proofErr w:type="spellEnd"/>
      <w:r w:rsidR="00BF57AD">
        <w:t xml:space="preserve"> = 2.</w:t>
      </w:r>
      <w:r w:rsidR="00C42410">
        <w:t>8</w:t>
      </w:r>
      <w:r w:rsidR="00BF57AD">
        <w:t xml:space="preserve">, p = </w:t>
      </w:r>
      <w:proofErr w:type="gramStart"/>
      <w:r w:rsidR="00BF57AD">
        <w:t>0.032)(</w:t>
      </w:r>
      <w:proofErr w:type="gramEnd"/>
      <w:r w:rsidR="00BF57AD">
        <w:t>fig1b).  Lagged temperature also had a significant effect on growth (</w:t>
      </w:r>
      <w:proofErr w:type="spellStart"/>
      <w:r w:rsidR="00BF57AD">
        <w:t>edf</w:t>
      </w:r>
      <w:proofErr w:type="spellEnd"/>
      <w:r w:rsidR="00BF57AD">
        <w:t xml:space="preserve"> = 9.</w:t>
      </w:r>
      <w:r w:rsidR="002C1DCA">
        <w:t>3</w:t>
      </w:r>
      <w:r w:rsidR="00BF57AD">
        <w:t xml:space="preserve">, p &lt; 0.001). Temperature effects were mostly immediate, with negligible effects of temperature lagged past 5 days (fig2). </w:t>
      </w:r>
      <w:r w:rsidR="00626C64">
        <w:t xml:space="preserve">Cooler temperatures were detrimental to shoot growth </w:t>
      </w:r>
      <w:r w:rsidR="008E2EDD">
        <w:t>with the lowest predicted growth rate of 0.26 cm/day occurring at 20.1ºC on the day of measurement. H</w:t>
      </w:r>
      <w:r w:rsidR="00626C64">
        <w:t>igher temperatures resulted in increased shoot growth</w:t>
      </w:r>
      <w:r w:rsidR="008E2EDD">
        <w:t xml:space="preserve"> with the highest predicted growth rate of 0.35 cm/day occurring at 27.35ºC on the day of measurement.</w:t>
      </w:r>
    </w:p>
    <w:p w14:paraId="17C2C619" w14:textId="26366F9F" w:rsidR="000D4D46" w:rsidRDefault="000D4D46"/>
    <w:p w14:paraId="1164E5A1" w14:textId="7518E595" w:rsidR="000D4D46" w:rsidRDefault="000D4D46">
      <w:r>
        <w:rPr>
          <w:noProof/>
        </w:rPr>
        <w:lastRenderedPageBreak/>
        <w:drawing>
          <wp:inline distT="0" distB="0" distL="0" distR="0" wp14:anchorId="572C8541" wp14:editId="0C85C1D8">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temp_mult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BCF5558" w14:textId="3C09F8D2" w:rsidR="00D80E4D" w:rsidRDefault="00D80E4D"/>
    <w:p w14:paraId="659B60AF" w14:textId="566AADBC" w:rsidR="00D80E4D" w:rsidRDefault="00D80E4D">
      <w:r>
        <w:t xml:space="preserve">In the precipitation model, the diameter and day post-harvest co-variates had </w:t>
      </w:r>
      <w:r w:rsidR="00885BC6">
        <w:t xml:space="preserve">a </w:t>
      </w:r>
      <w:r>
        <w:t xml:space="preserve">similar </w:t>
      </w:r>
      <w:r w:rsidR="00885BC6">
        <w:t>relationship with shoot growth, although only diameter was statistically significant</w:t>
      </w:r>
      <w:r>
        <w:t xml:space="preserve"> (</w:t>
      </w:r>
      <w:r w:rsidR="00885BC6">
        <w:t xml:space="preserve">diameter: </w:t>
      </w:r>
      <w:proofErr w:type="spellStart"/>
      <w:r w:rsidR="00885BC6">
        <w:t>edf</w:t>
      </w:r>
      <w:proofErr w:type="spellEnd"/>
      <w:r w:rsidR="00885BC6">
        <w:t xml:space="preserve"> = 2.6, p &lt; 0.001; day post-harvest: </w:t>
      </w:r>
      <w:proofErr w:type="spellStart"/>
      <w:r w:rsidR="00885BC6">
        <w:t>edf</w:t>
      </w:r>
      <w:proofErr w:type="spellEnd"/>
      <w:r w:rsidR="00885BC6">
        <w:t xml:space="preserve"> = 2.5, p = 0.436</w:t>
      </w:r>
      <w:r>
        <w:t xml:space="preserve">). Precipitation had a negative effect on plant growth with little evidence of delayed effects (fig2). The lowest growth predicted by this model (keeping other parameters average) was </w:t>
      </w:r>
      <w:r w:rsidR="00885BC6">
        <w:t>0.29 cm/day</w:t>
      </w:r>
      <w:r>
        <w:t xml:space="preserve"> at </w:t>
      </w:r>
      <w:r w:rsidR="00885BC6">
        <w:t>83.5</w:t>
      </w:r>
      <w:r>
        <w:t xml:space="preserve"> mm rainfall at </w:t>
      </w:r>
      <w:r w:rsidR="00885BC6">
        <w:t xml:space="preserve">0 </w:t>
      </w:r>
      <w:r>
        <w:t xml:space="preserve">days lag.  The highest growth was </w:t>
      </w:r>
      <w:r w:rsidR="00885BC6">
        <w:t>0.46 cm/day</w:t>
      </w:r>
      <w:r>
        <w:t xml:space="preserve"> at </w:t>
      </w:r>
      <w:r w:rsidR="00885BC6">
        <w:t xml:space="preserve">27.9 </w:t>
      </w:r>
      <w:r>
        <w:t>mm rainfall at</w:t>
      </w:r>
      <w:r w:rsidR="00885BC6">
        <w:t xml:space="preserve"> 8</w:t>
      </w:r>
      <w:r>
        <w:t xml:space="preserve"> days lag.</w:t>
      </w:r>
    </w:p>
    <w:p w14:paraId="42145AA2" w14:textId="305642C5" w:rsidR="00EC3709" w:rsidRDefault="000D4D46">
      <w:r>
        <w:rPr>
          <w:noProof/>
        </w:rPr>
        <w:lastRenderedPageBreak/>
        <w:drawing>
          <wp:inline distT="0" distB="0" distL="0" distR="0" wp14:anchorId="784C4339" wp14:editId="16053E5B">
            <wp:extent cx="5943600" cy="540321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precip_mult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08C2429F" w14:textId="3D865CAD" w:rsidR="00EC3709" w:rsidRDefault="00EC3709">
      <w:r>
        <w:t xml:space="preserve">Leafhopper </w:t>
      </w:r>
      <w:r w:rsidR="00D80E4D">
        <w:t>density</w:t>
      </w:r>
    </w:p>
    <w:p w14:paraId="5740B399" w14:textId="0A07F826" w:rsidR="00EA0438" w:rsidRDefault="00EC3709">
      <w:r>
        <w:t xml:space="preserve">For leafhopper </w:t>
      </w:r>
      <w:r w:rsidR="00626C64">
        <w:t>density</w:t>
      </w:r>
      <w:r>
        <w:t>, the precipitation model had a lower AIC than temperature (</w:t>
      </w:r>
      <w:proofErr w:type="spellStart"/>
      <w:r>
        <w:t>dAIC</w:t>
      </w:r>
      <w:proofErr w:type="spellEnd"/>
      <w:r>
        <w:t xml:space="preserve"> = </w:t>
      </w:r>
      <w:r w:rsidR="00F249F1">
        <w:t>15.2</w:t>
      </w:r>
      <w:r>
        <w:t xml:space="preserve">). </w:t>
      </w:r>
      <w:r w:rsidR="00626C64">
        <w:t>In this model</w:t>
      </w:r>
      <w:r w:rsidR="00F249F1">
        <w:t>,</w:t>
      </w:r>
      <w:r>
        <w:t xml:space="preserve"> </w:t>
      </w:r>
      <w:proofErr w:type="spellStart"/>
      <w:r>
        <w:t>post harvest</w:t>
      </w:r>
      <w:proofErr w:type="spellEnd"/>
      <w:r>
        <w:t xml:space="preserve"> had no significant effect on leafhopper </w:t>
      </w:r>
      <w:r w:rsidR="00626C64">
        <w:t>density</w:t>
      </w:r>
      <w:r>
        <w:t xml:space="preserve"> (</w:t>
      </w:r>
      <w:proofErr w:type="spellStart"/>
      <w:r>
        <w:t>edf</w:t>
      </w:r>
      <w:proofErr w:type="spellEnd"/>
      <w:r>
        <w:t xml:space="preserve"> = 0, p = 0.</w:t>
      </w:r>
      <w:r w:rsidR="00F249F1">
        <w:t>769</w:t>
      </w:r>
      <w:r>
        <w:t xml:space="preserve">).  Precipitation had a significant effect on leafhopper </w:t>
      </w:r>
      <w:r w:rsidR="00626C64">
        <w:t>density</w:t>
      </w:r>
      <w:r>
        <w:t xml:space="preserve"> (</w:t>
      </w:r>
      <w:proofErr w:type="spellStart"/>
      <w:r>
        <w:t>edf</w:t>
      </w:r>
      <w:proofErr w:type="spellEnd"/>
      <w:r>
        <w:t xml:space="preserve"> = 10.8, p &lt; 0.001).  </w:t>
      </w:r>
      <w:r w:rsidR="00626C64">
        <w:t>H</w:t>
      </w:r>
      <w:r>
        <w:t>igh precipitation on the day of measurement had a positive effect on leafhopper densities (fig 3). For example, 8</w:t>
      </w:r>
      <w:r w:rsidR="00626C64">
        <w:t>3.5</w:t>
      </w:r>
      <w:r>
        <w:t xml:space="preserve">mm of precipitation </w:t>
      </w:r>
      <w:r w:rsidR="00626C64">
        <w:t>at a lag of 1 day</w:t>
      </w:r>
      <w:r>
        <w:t xml:space="preserve"> corresponded to </w:t>
      </w:r>
      <w:r w:rsidR="00626C64">
        <w:t>the maximum predicted</w:t>
      </w:r>
      <w:r w:rsidR="008E2EDD">
        <w:t xml:space="preserve"> leafhopper density,</w:t>
      </w:r>
      <w:r w:rsidR="00626C64">
        <w:t xml:space="preserve"> 0.07</w:t>
      </w:r>
      <w:r>
        <w:t xml:space="preserve"> leafhoppers per leaf</w:t>
      </w:r>
      <w:r w:rsidR="008E2EDD">
        <w:t xml:space="preserve">. </w:t>
      </w:r>
      <w:r>
        <w:t xml:space="preserve">On the other hand, </w:t>
      </w:r>
      <w:r w:rsidR="009F406F">
        <w:t>there was a delayed effect of very low precipitation on leafhopper counts, with the strongest effects between 3 and 14 days prior to measurement</w:t>
      </w:r>
      <w:r w:rsidR="00F249F1">
        <w:t>. T</w:t>
      </w:r>
      <w:r w:rsidR="009F406F">
        <w:t xml:space="preserve">he </w:t>
      </w:r>
      <w:r w:rsidR="00F249F1">
        <w:t>lowest</w:t>
      </w:r>
      <w:r w:rsidR="00F249F1" w:rsidRPr="00F249F1">
        <w:t xml:space="preserve"> </w:t>
      </w:r>
      <w:r w:rsidR="00F249F1">
        <w:t>predicted density was 0.036 leafhoppers/leaf</w:t>
      </w:r>
      <w:r w:rsidR="009F406F">
        <w:t xml:space="preserve"> </w:t>
      </w:r>
      <w:r w:rsidR="00F249F1">
        <w:t>occurring at 0 mm</w:t>
      </w:r>
      <w:r w:rsidR="009F406F">
        <w:t xml:space="preserve"> rainfall</w:t>
      </w:r>
      <w:r w:rsidR="00F249F1">
        <w:t xml:space="preserve"> with 15 days of lag.</w:t>
      </w:r>
    </w:p>
    <w:p w14:paraId="5719AEB7" w14:textId="6A772F82" w:rsidR="002972C2" w:rsidRDefault="000D4D46">
      <w:r>
        <w:rPr>
          <w:noProof/>
        </w:rPr>
        <w:lastRenderedPageBreak/>
        <w:drawing>
          <wp:inline distT="0" distB="0" distL="0" distR="0" wp14:anchorId="79668AFB" wp14:editId="49678A7F">
            <wp:extent cx="5943600" cy="36715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precip_contou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p>
    <w:p w14:paraId="2155FE14" w14:textId="20DC700A" w:rsidR="002972C2" w:rsidRDefault="002972C2">
      <w:r>
        <w:t xml:space="preserve">The temperature model for leafhopper density </w:t>
      </w:r>
      <w:r w:rsidR="00C42410">
        <w:t xml:space="preserve">also </w:t>
      </w:r>
      <w:r>
        <w:t xml:space="preserve">showed no significant effect of days </w:t>
      </w:r>
      <w:proofErr w:type="spellStart"/>
      <w:r>
        <w:t>post harvest</w:t>
      </w:r>
      <w:proofErr w:type="spellEnd"/>
      <w:r>
        <w:t xml:space="preserve"> (</w:t>
      </w:r>
      <w:proofErr w:type="spellStart"/>
      <w:r w:rsidR="00C42410">
        <w:t>edf</w:t>
      </w:r>
      <w:proofErr w:type="spellEnd"/>
      <w:r w:rsidR="00C42410">
        <w:t xml:space="preserve"> = 0, </w:t>
      </w:r>
      <w:r>
        <w:t>p =</w:t>
      </w:r>
      <w:r w:rsidR="00C42410">
        <w:t xml:space="preserve"> 0.521</w:t>
      </w:r>
      <w:r>
        <w:t>). Temperature had a significant effect on leafhopper density (</w:t>
      </w:r>
      <w:commentRangeStart w:id="4"/>
      <w:proofErr w:type="spellStart"/>
      <w:r w:rsidR="00C42410">
        <w:t>edf</w:t>
      </w:r>
      <w:proofErr w:type="spellEnd"/>
      <w:r w:rsidR="00C42410">
        <w:t xml:space="preserve"> = </w:t>
      </w:r>
      <w:commentRangeEnd w:id="4"/>
      <w:r w:rsidR="00C42410">
        <w:rPr>
          <w:rStyle w:val="CommentReference"/>
        </w:rPr>
        <w:commentReference w:id="4"/>
      </w:r>
      <w:r w:rsidR="00C42410">
        <w:t>7.0, p &lt; 0.001</w:t>
      </w:r>
      <w:r>
        <w:t xml:space="preserve">).  High temperatures had detrimental effects on leafhopper densities and there was evidence for delayed effects of temperature as well (fig___). The highest leafhopper density predicted was </w:t>
      </w:r>
      <w:r w:rsidR="00C42410">
        <w:t>0.05 leafhoppers/leaf occurring</w:t>
      </w:r>
      <w:r>
        <w:t xml:space="preserve"> at </w:t>
      </w:r>
      <w:r w:rsidR="00C42410">
        <w:t>20.15</w:t>
      </w:r>
      <w:r>
        <w:t xml:space="preserve"> ºC with </w:t>
      </w:r>
      <w:r w:rsidR="00C42410">
        <w:t>9</w:t>
      </w:r>
      <w:r>
        <w:t xml:space="preserve"> days lag (holding </w:t>
      </w:r>
      <w:proofErr w:type="gramStart"/>
      <w:r>
        <w:t>other</w:t>
      </w:r>
      <w:proofErr w:type="gramEnd"/>
      <w:r>
        <w:t xml:space="preserve"> parameters average).  The lowest predicted density was </w:t>
      </w:r>
      <w:r w:rsidR="00C42410">
        <w:t xml:space="preserve">0.04 leafhoppers/leaf </w:t>
      </w:r>
      <w:r>
        <w:t xml:space="preserve">at </w:t>
      </w:r>
      <w:r w:rsidR="00C42410">
        <w:t xml:space="preserve">31.25 </w:t>
      </w:r>
      <w:r>
        <w:t xml:space="preserve">ºC with </w:t>
      </w:r>
      <w:r w:rsidR="00C42410">
        <w:t xml:space="preserve">a </w:t>
      </w:r>
      <w:proofErr w:type="gramStart"/>
      <w:r w:rsidR="00C42410">
        <w:t xml:space="preserve">15 </w:t>
      </w:r>
      <w:r>
        <w:t>day</w:t>
      </w:r>
      <w:proofErr w:type="gramEnd"/>
      <w:r>
        <w:t xml:space="preserve"> lag.</w:t>
      </w:r>
    </w:p>
    <w:p w14:paraId="52ED010B" w14:textId="694DD929" w:rsidR="00D80E4D" w:rsidRDefault="00D80E4D"/>
    <w:p w14:paraId="6A90F5C0" w14:textId="5769E38A" w:rsidR="00D80E4D" w:rsidRDefault="000D4D46">
      <w:r>
        <w:rPr>
          <w:noProof/>
        </w:rPr>
        <w:lastRenderedPageBreak/>
        <w:drawing>
          <wp:inline distT="0" distB="0" distL="0" distR="0" wp14:anchorId="144AF72F" wp14:editId="4F112960">
            <wp:extent cx="5943600" cy="367157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temp_cont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p>
    <w:p w14:paraId="56BBAF41" w14:textId="77777777" w:rsidR="000D4D46" w:rsidRDefault="000D4D46"/>
    <w:p w14:paraId="240061D9" w14:textId="606D289B" w:rsidR="00D80E4D" w:rsidRDefault="00D80E4D">
      <w:bookmarkStart w:id="5" w:name="_GoBack"/>
      <w:bookmarkEnd w:id="5"/>
      <w:r>
        <w:t>Leafhopper growth rate</w:t>
      </w:r>
    </w:p>
    <w:p w14:paraId="24451DB8" w14:textId="0A91E667" w:rsidR="00D80E4D" w:rsidRDefault="00D80E4D"/>
    <w:p w14:paraId="262C8EB0" w14:textId="6EC76FDE" w:rsidR="007538FC" w:rsidRDefault="00D80E4D" w:rsidP="00885BC6">
      <w:r>
        <w:t xml:space="preserve">If instead we used the linear rate of change in leafhopper density as a response variable, there was no significant effect of temperature, precipitation, or days </w:t>
      </w:r>
      <w:proofErr w:type="spellStart"/>
      <w:r>
        <w:t>post harvest</w:t>
      </w:r>
      <w:proofErr w:type="spellEnd"/>
      <w:r>
        <w:t xml:space="preserve"> (all p &gt; 0.</w:t>
      </w:r>
      <w:r w:rsidR="002972C2">
        <w:t>2</w:t>
      </w:r>
      <w:r w:rsidR="00B551C6">
        <w:t>8</w:t>
      </w:r>
      <w:r w:rsidR="002C1DCA">
        <w:t>0</w:t>
      </w:r>
      <w:r>
        <w:t>).</w:t>
      </w:r>
    </w:p>
    <w:p w14:paraId="5A1EB626" w14:textId="0EC13C22" w:rsidR="00C67A19" w:rsidRDefault="00C67A19" w:rsidP="00C67A19">
      <w:pPr>
        <w:pStyle w:val="Heading1"/>
      </w:pPr>
      <w:r>
        <w:t>Discussion</w:t>
      </w:r>
    </w:p>
    <w:p w14:paraId="1CAAACB0" w14:textId="5AAF8BBE" w:rsidR="006D7D16" w:rsidRDefault="006D7D16" w:rsidP="006D7D16"/>
    <w:p w14:paraId="1B90CD85" w14:textId="1D55D2E5" w:rsidR="006D7D16" w:rsidRPr="006D7D16" w:rsidRDefault="006D7D16" w:rsidP="006D7D16">
      <w:pPr>
        <w:pStyle w:val="Heading1"/>
      </w:pPr>
      <w:r>
        <w:t>Works Cited</w:t>
      </w:r>
    </w:p>
    <w:p w14:paraId="52016683" w14:textId="1AC6A3BB" w:rsidR="006D7D16" w:rsidRDefault="006D7D16" w:rsidP="006D7D16"/>
    <w:p w14:paraId="57066A3B" w14:textId="31F8358D" w:rsidR="00D57425" w:rsidRPr="00D57425" w:rsidRDefault="006D7D16" w:rsidP="00D5742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D57425" w:rsidRPr="00D57425">
        <w:rPr>
          <w:rFonts w:ascii="Calibri" w:hAnsi="Calibri" w:cs="Calibri"/>
          <w:noProof/>
        </w:rPr>
        <w:t>Ahmed, S., Stepp, J. R., Orians, C. M., Griffin, T., Matyas, C., Robbat, A., et al. (2014). Effects of Extreme Climate Events on Tea (</w:t>
      </w:r>
      <w:r w:rsidR="00D57425" w:rsidRPr="00D57425">
        <w:rPr>
          <w:rFonts w:ascii="Calibri" w:hAnsi="Calibri" w:cs="Calibri"/>
          <w:i/>
          <w:iCs/>
          <w:noProof/>
        </w:rPr>
        <w:t>Camellia sinensis</w:t>
      </w:r>
      <w:r w:rsidR="00D57425" w:rsidRPr="00D57425">
        <w:rPr>
          <w:rFonts w:ascii="Calibri" w:hAnsi="Calibri" w:cs="Calibri"/>
          <w:noProof/>
        </w:rPr>
        <w:t xml:space="preserve">) Functional Quality Validate Indigenous Farmer Knowledge and Sensory Preferences in Tropical China. </w:t>
      </w:r>
      <w:r w:rsidR="00D57425" w:rsidRPr="00D57425">
        <w:rPr>
          <w:rFonts w:ascii="Calibri" w:hAnsi="Calibri" w:cs="Calibri"/>
          <w:i/>
          <w:iCs/>
          <w:noProof/>
        </w:rPr>
        <w:t>PLoS One</w:t>
      </w:r>
      <w:r w:rsidR="00D57425" w:rsidRPr="00D57425">
        <w:rPr>
          <w:rFonts w:ascii="Calibri" w:hAnsi="Calibri" w:cs="Calibri"/>
          <w:noProof/>
        </w:rPr>
        <w:t xml:space="preserve"> 9, e109126. doi:10.1371/journal.pone.0109126.</w:t>
      </w:r>
    </w:p>
    <w:p w14:paraId="2C263AEB"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ackus, E. A., Serrano, M. S., and Ranger, C. M. (2005). Mechanisms of Hopperburn: An Overview of Insect Taxonomy, Behavior, and Physiology. </w:t>
      </w:r>
      <w:r w:rsidRPr="00D57425">
        <w:rPr>
          <w:rFonts w:ascii="Calibri" w:hAnsi="Calibri" w:cs="Calibri"/>
          <w:i/>
          <w:iCs/>
          <w:noProof/>
        </w:rPr>
        <w:t>Annu. Rev. Entomol.</w:t>
      </w:r>
      <w:r w:rsidRPr="00D57425">
        <w:rPr>
          <w:rFonts w:ascii="Calibri" w:hAnsi="Calibri" w:cs="Calibri"/>
          <w:noProof/>
        </w:rPr>
        <w:t xml:space="preserve"> 50, 125–151. doi:10.1146/annurev.ento.49.061802.123310.</w:t>
      </w:r>
    </w:p>
    <w:p w14:paraId="51AF08E9"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aker, M. B., Venugopal, P. D., and Lamp, W. O. (2015). Climate Change and Phenology: Empoasca fabae (Hemiptera: Cicadellidae) Migration and Severity of Impact. </w:t>
      </w:r>
      <w:r w:rsidRPr="00D57425">
        <w:rPr>
          <w:rFonts w:ascii="Calibri" w:hAnsi="Calibri" w:cs="Calibri"/>
          <w:i/>
          <w:iCs/>
          <w:noProof/>
        </w:rPr>
        <w:t>PLoS One</w:t>
      </w:r>
      <w:r w:rsidRPr="00D57425">
        <w:rPr>
          <w:rFonts w:ascii="Calibri" w:hAnsi="Calibri" w:cs="Calibri"/>
          <w:noProof/>
        </w:rPr>
        <w:t xml:space="preserve"> 10, e0124915. doi:10.1371/journal.pone.0124915.</w:t>
      </w:r>
    </w:p>
    <w:p w14:paraId="42F5ADAF"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D57425">
        <w:rPr>
          <w:rFonts w:ascii="Calibri" w:hAnsi="Calibri" w:cs="Calibri"/>
          <w:i/>
          <w:iCs/>
          <w:noProof/>
        </w:rPr>
        <w:t>Glob. Chang. Biol.</w:t>
      </w:r>
      <w:r w:rsidRPr="00D57425">
        <w:rPr>
          <w:rFonts w:ascii="Calibri" w:hAnsi="Calibri" w:cs="Calibri"/>
          <w:noProof/>
        </w:rPr>
        <w:t xml:space="preserve"> 8, 1–16. doi:10.1046/j.1365-2486.2002.00451.x.</w:t>
      </w:r>
    </w:p>
    <w:p w14:paraId="6614E0A6"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lastRenderedPageBreak/>
        <w:t xml:space="preserve">Bebber, D. P., Ramotowski, M. A. T., and Gurr, S. J. (2013). Crop pests and pathogens move polewards in a warming world. </w:t>
      </w:r>
      <w:r w:rsidRPr="00D57425">
        <w:rPr>
          <w:rFonts w:ascii="Calibri" w:hAnsi="Calibri" w:cs="Calibri"/>
          <w:i/>
          <w:iCs/>
          <w:noProof/>
        </w:rPr>
        <w:t>Nat. Clim. Chang.</w:t>
      </w:r>
      <w:r w:rsidRPr="00D57425">
        <w:rPr>
          <w:rFonts w:ascii="Calibri" w:hAnsi="Calibri" w:cs="Calibri"/>
          <w:noProof/>
        </w:rPr>
        <w:t xml:space="preserve"> 3, 985–988. doi:10.1038/nclimate1990.</w:t>
      </w:r>
    </w:p>
    <w:p w14:paraId="49FB247C"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erggren, Å., Björkman, C., Bylund, H., and Ayres, M. P. (2009). The distribution and abundance of animal populations in a climate of uncertainty. </w:t>
      </w:r>
      <w:r w:rsidRPr="00D57425">
        <w:rPr>
          <w:rFonts w:ascii="Calibri" w:hAnsi="Calibri" w:cs="Calibri"/>
          <w:i/>
          <w:iCs/>
          <w:noProof/>
        </w:rPr>
        <w:t>Oikos</w:t>
      </w:r>
      <w:r w:rsidRPr="00D57425">
        <w:rPr>
          <w:rFonts w:ascii="Calibri" w:hAnsi="Calibri" w:cs="Calibri"/>
          <w:noProof/>
        </w:rPr>
        <w:t xml:space="preserve"> 118, 1121–1126. doi:10.1111/j.1600-0706.2009.17558.x.</w:t>
      </w:r>
    </w:p>
    <w:p w14:paraId="42B37D44"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D57425">
        <w:rPr>
          <w:rFonts w:ascii="Calibri" w:hAnsi="Calibri" w:cs="Calibri"/>
          <w:i/>
          <w:iCs/>
          <w:noProof/>
        </w:rPr>
        <w:t>Biosci. Biotechnol. Biochem.</w:t>
      </w:r>
      <w:r w:rsidRPr="00D57425">
        <w:rPr>
          <w:rFonts w:ascii="Calibri" w:hAnsi="Calibri" w:cs="Calibri"/>
          <w:noProof/>
        </w:rPr>
        <w:t xml:space="preserve"> 71, 1476–1486. doi:10.1271/bbb.60708.</w:t>
      </w:r>
    </w:p>
    <w:p w14:paraId="7AD979D5"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Deutsch, C. A., Tewksbury, J. J., Tigchelaar, M., Battisti, D. S., Merrill, S. C., Huey, R. B., et al. (2018). Increase in crop losses to insect pests in a warming climate. </w:t>
      </w:r>
      <w:r w:rsidRPr="00D57425">
        <w:rPr>
          <w:rFonts w:ascii="Calibri" w:hAnsi="Calibri" w:cs="Calibri"/>
          <w:i/>
          <w:iCs/>
          <w:noProof/>
        </w:rPr>
        <w:t>Science (80-. ).</w:t>
      </w:r>
      <w:r w:rsidRPr="00D57425">
        <w:rPr>
          <w:rFonts w:ascii="Calibri" w:hAnsi="Calibri" w:cs="Calibri"/>
          <w:noProof/>
        </w:rPr>
        <w:t xml:space="preserve"> 361, 916–919. doi:10.1126/science.aat3466.</w:t>
      </w:r>
    </w:p>
    <w:p w14:paraId="0423E24F"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Gasparrini, A. (2011). Distributed Lag Linear and Non-Linear Models in R : The Package dlnm. </w:t>
      </w:r>
      <w:r w:rsidRPr="00D57425">
        <w:rPr>
          <w:rFonts w:ascii="Calibri" w:hAnsi="Calibri" w:cs="Calibri"/>
          <w:i/>
          <w:iCs/>
          <w:noProof/>
        </w:rPr>
        <w:t>J. Stat. Softw.</w:t>
      </w:r>
      <w:r w:rsidRPr="00D57425">
        <w:rPr>
          <w:rFonts w:ascii="Calibri" w:hAnsi="Calibri" w:cs="Calibri"/>
          <w:noProof/>
        </w:rPr>
        <w:t xml:space="preserve"> 43, 2–20. doi:10.18637/jss.v043.i08.</w:t>
      </w:r>
    </w:p>
    <w:p w14:paraId="6FADA2F9"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Gasparrini, A., Scheipl, F., Armstrong, B., and Kenward, M. G. (2017). A penalized framework for distributed lag non-linear models. </w:t>
      </w:r>
      <w:r w:rsidRPr="00D57425">
        <w:rPr>
          <w:rFonts w:ascii="Calibri" w:hAnsi="Calibri" w:cs="Calibri"/>
          <w:i/>
          <w:iCs/>
          <w:noProof/>
        </w:rPr>
        <w:t>Biometrics</w:t>
      </w:r>
      <w:r w:rsidRPr="00D57425">
        <w:rPr>
          <w:rFonts w:ascii="Calibri" w:hAnsi="Calibri" w:cs="Calibri"/>
          <w:noProof/>
        </w:rPr>
        <w:t xml:space="preserve"> 73, 938–948. doi:10.1111/biom.12645.</w:t>
      </w:r>
    </w:p>
    <w:p w14:paraId="73522616"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D57425">
        <w:rPr>
          <w:rFonts w:ascii="Calibri" w:hAnsi="Calibri" w:cs="Calibri"/>
          <w:i/>
          <w:iCs/>
          <w:noProof/>
        </w:rPr>
        <w:t>J. Insect Physiol.</w:t>
      </w:r>
      <w:r w:rsidRPr="00D57425">
        <w:rPr>
          <w:rFonts w:ascii="Calibri" w:hAnsi="Calibri" w:cs="Calibri"/>
          <w:noProof/>
        </w:rPr>
        <w:t xml:space="preserve"> 58, 1235–1244. doi:10.1016/j.jinsphys.2012.06.008.</w:t>
      </w:r>
    </w:p>
    <w:p w14:paraId="318C0F1B"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D57425">
        <w:rPr>
          <w:rFonts w:ascii="Calibri" w:hAnsi="Calibri" w:cs="Calibri"/>
          <w:i/>
          <w:iCs/>
          <w:noProof/>
        </w:rPr>
        <w:t>Nat. Commun.</w:t>
      </w:r>
      <w:r w:rsidRPr="00D57425">
        <w:rPr>
          <w:rFonts w:ascii="Calibri" w:hAnsi="Calibri" w:cs="Calibri"/>
          <w:noProof/>
        </w:rPr>
        <w:t xml:space="preserve"> 10. doi:10.1038/s41467-019-12479-w.</w:t>
      </w:r>
    </w:p>
    <w:p w14:paraId="652C550D"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Meineke, E. K., Classen, A. T., Sanders, N. J., and Jonathan Davies, T. (2018). Herbarium specimens reveal increasing herbivory over the past century. </w:t>
      </w:r>
      <w:r w:rsidRPr="00D57425">
        <w:rPr>
          <w:rFonts w:ascii="Calibri" w:hAnsi="Calibri" w:cs="Calibri"/>
          <w:i/>
          <w:iCs/>
          <w:noProof/>
        </w:rPr>
        <w:t>J. Ecol.</w:t>
      </w:r>
      <w:r w:rsidRPr="00D57425">
        <w:rPr>
          <w:rFonts w:ascii="Calibri" w:hAnsi="Calibri" w:cs="Calibri"/>
          <w:noProof/>
        </w:rPr>
        <w:t>, 1–13. doi:10.1111/1365-2745.13057.</w:t>
      </w:r>
    </w:p>
    <w:p w14:paraId="70C7B02E"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Porter, J. H., Parry, M. L., and Carter, T. R. (1991). The potential effects of climatic change on agricultural insect pests. </w:t>
      </w:r>
      <w:r w:rsidRPr="00D57425">
        <w:rPr>
          <w:rFonts w:ascii="Calibri" w:hAnsi="Calibri" w:cs="Calibri"/>
          <w:i/>
          <w:iCs/>
          <w:noProof/>
        </w:rPr>
        <w:t>Agric. For. Meteorol.</w:t>
      </w:r>
      <w:r w:rsidRPr="00D57425">
        <w:rPr>
          <w:rFonts w:ascii="Calibri" w:hAnsi="Calibri" w:cs="Calibri"/>
          <w:noProof/>
        </w:rPr>
        <w:t xml:space="preserve"> 57, 221–240. doi:10.1016/0168-1923(91)90088-8.</w:t>
      </w:r>
    </w:p>
    <w:p w14:paraId="37BEDA75"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Saijo, R. (1980). Effect of shade treatment on biosynthesis of catechins in tea plants. </w:t>
      </w:r>
      <w:r w:rsidRPr="00D57425">
        <w:rPr>
          <w:rFonts w:ascii="Calibri" w:hAnsi="Calibri" w:cs="Calibri"/>
          <w:i/>
          <w:iCs/>
          <w:noProof/>
        </w:rPr>
        <w:t>Plant Cell Physiol.</w:t>
      </w:r>
      <w:r w:rsidRPr="00D57425">
        <w:rPr>
          <w:rFonts w:ascii="Calibri" w:hAnsi="Calibri" w:cs="Calibri"/>
          <w:noProof/>
        </w:rPr>
        <w:t xml:space="preserve"> 21, 989–998. doi:10.1093/oxfordjournals.pcp.a076087.</w:t>
      </w:r>
    </w:p>
    <w:p w14:paraId="2FCF9D30"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Scott, E. R., Li, X., Kfoury, N., Morimoto, J., Han, W.-Y., Ahmed, S., et al. (2019). Interactive effects of drought severity and simulated herbivory on tea (</w:t>
      </w:r>
      <w:r w:rsidRPr="00D57425">
        <w:rPr>
          <w:rFonts w:ascii="Calibri" w:hAnsi="Calibri" w:cs="Calibri"/>
          <w:i/>
          <w:iCs/>
          <w:noProof/>
        </w:rPr>
        <w:t>Camellia sinensis</w:t>
      </w:r>
      <w:r w:rsidRPr="00D57425">
        <w:rPr>
          <w:rFonts w:ascii="Calibri" w:hAnsi="Calibri" w:cs="Calibri"/>
          <w:noProof/>
        </w:rPr>
        <w:t xml:space="preserve">) volatile and non-volatile metabolites. </w:t>
      </w:r>
      <w:r w:rsidRPr="00D57425">
        <w:rPr>
          <w:rFonts w:ascii="Calibri" w:hAnsi="Calibri" w:cs="Calibri"/>
          <w:i/>
          <w:iCs/>
          <w:noProof/>
        </w:rPr>
        <w:t>Environ. Exp. Bot.</w:t>
      </w:r>
      <w:r w:rsidRPr="00D57425">
        <w:rPr>
          <w:rFonts w:ascii="Calibri" w:hAnsi="Calibri" w:cs="Calibri"/>
          <w:noProof/>
        </w:rPr>
        <w:t xml:space="preserve"> 157, 283–292. doi:10.1016/j.envexpbot.2018.10.025.</w:t>
      </w:r>
    </w:p>
    <w:p w14:paraId="4ACDF661"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D57425">
        <w:rPr>
          <w:rFonts w:ascii="Calibri" w:hAnsi="Calibri" w:cs="Calibri"/>
          <w:i/>
          <w:iCs/>
          <w:noProof/>
        </w:rPr>
        <w:t>J. Econ. Entomol.</w:t>
      </w:r>
      <w:r w:rsidRPr="00D57425">
        <w:rPr>
          <w:rFonts w:ascii="Calibri" w:hAnsi="Calibri" w:cs="Calibri"/>
          <w:noProof/>
        </w:rPr>
        <w:t xml:space="preserve"> 108, 1025–1033. doi:10.1093/jee/tov054.</w:t>
      </w:r>
    </w:p>
    <w:p w14:paraId="5A71CD11"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Teller, B. J., Adler, P. B., Edwards, C. B., Hooker, G., and Ellner, S. P. (2016). Linking demography with drivers: Climate and competition. </w:t>
      </w:r>
      <w:r w:rsidRPr="00D57425">
        <w:rPr>
          <w:rFonts w:ascii="Calibri" w:hAnsi="Calibri" w:cs="Calibri"/>
          <w:i/>
          <w:iCs/>
          <w:noProof/>
        </w:rPr>
        <w:t>Methods Ecol. Evol.</w:t>
      </w:r>
      <w:r w:rsidRPr="00D57425">
        <w:rPr>
          <w:rFonts w:ascii="Calibri" w:hAnsi="Calibri" w:cs="Calibri"/>
          <w:noProof/>
        </w:rPr>
        <w:t xml:space="preserve"> 7, 171–183. doi:10.1111/2041-210X.12486.</w:t>
      </w:r>
    </w:p>
    <w:p w14:paraId="5AD4D93E"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Tobin, P. C., Nagarkatti, S., Loeb, G., and Saunders, M. C. (2008). Historical and projected interactions between climate change and insect voltinism in a multivoltine species. </w:t>
      </w:r>
      <w:r w:rsidRPr="00D57425">
        <w:rPr>
          <w:rFonts w:ascii="Calibri" w:hAnsi="Calibri" w:cs="Calibri"/>
          <w:i/>
          <w:iCs/>
          <w:noProof/>
        </w:rPr>
        <w:t xml:space="preserve">Glob. </w:t>
      </w:r>
      <w:r w:rsidRPr="00D57425">
        <w:rPr>
          <w:rFonts w:ascii="Calibri" w:hAnsi="Calibri" w:cs="Calibri"/>
          <w:i/>
          <w:iCs/>
          <w:noProof/>
        </w:rPr>
        <w:lastRenderedPageBreak/>
        <w:t>Chang. Biol.</w:t>
      </w:r>
      <w:r w:rsidRPr="00D57425">
        <w:rPr>
          <w:rFonts w:ascii="Calibri" w:hAnsi="Calibri" w:cs="Calibri"/>
          <w:noProof/>
        </w:rPr>
        <w:t xml:space="preserve"> 14, 951–957. doi:10.1111/j.1365-2486.2008.01561.x.</w:t>
      </w:r>
    </w:p>
    <w:p w14:paraId="329F1816"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Wood, S. N. (2017). </w:t>
      </w:r>
      <w:r w:rsidRPr="00D57425">
        <w:rPr>
          <w:rFonts w:ascii="Calibri" w:hAnsi="Calibri" w:cs="Calibri"/>
          <w:i/>
          <w:iCs/>
          <w:noProof/>
        </w:rPr>
        <w:t>Generalized Additive Models: An Introduction with R</w:t>
      </w:r>
      <w:r w:rsidRPr="00D57425">
        <w:rPr>
          <w:rFonts w:ascii="Calibri" w:hAnsi="Calibri" w:cs="Calibri"/>
          <w:noProof/>
        </w:rPr>
        <w:t>. Chapman and Hall/CRC.</w:t>
      </w:r>
    </w:p>
    <w:p w14:paraId="1C6BC170"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D57425">
        <w:rPr>
          <w:rFonts w:ascii="Calibri" w:hAnsi="Calibri" w:cs="Calibri"/>
          <w:i/>
          <w:iCs/>
          <w:noProof/>
        </w:rPr>
        <w:t>Crit. Rev. Food Sci. Nutr.</w:t>
      </w:r>
      <w:r w:rsidRPr="00D57425">
        <w:rPr>
          <w:rFonts w:ascii="Calibri" w:hAnsi="Calibri" w:cs="Calibri"/>
          <w:noProof/>
        </w:rPr>
        <w:t xml:space="preserve"> 59, 2321–2334. doi:10.1080/10408398.2018.1506907.</w:t>
      </w:r>
    </w:p>
    <w:p w14:paraId="5184053D" w14:textId="145F359F" w:rsidR="006D7D16" w:rsidRDefault="006D7D16" w:rsidP="00D57425">
      <w:pPr>
        <w:widowControl w:val="0"/>
        <w:autoSpaceDE w:val="0"/>
        <w:autoSpaceDN w:val="0"/>
        <w:adjustRightInd w:val="0"/>
        <w:ind w:left="480" w:hanging="480"/>
      </w:pPr>
      <w:r>
        <w:fldChar w:fldCharType="end"/>
      </w:r>
    </w:p>
    <w:p w14:paraId="2398D307" w14:textId="38E48B36" w:rsidR="000D4D46" w:rsidRDefault="000D4D46" w:rsidP="00D57425">
      <w:pPr>
        <w:widowControl w:val="0"/>
        <w:autoSpaceDE w:val="0"/>
        <w:autoSpaceDN w:val="0"/>
        <w:adjustRightInd w:val="0"/>
        <w:ind w:left="480" w:hanging="480"/>
      </w:pPr>
    </w:p>
    <w:p w14:paraId="32BD5E06" w14:textId="087963E5" w:rsidR="000D4D46" w:rsidRPr="006D7D16" w:rsidRDefault="000D4D46" w:rsidP="000D4D46">
      <w:pPr>
        <w:widowControl w:val="0"/>
        <w:autoSpaceDE w:val="0"/>
        <w:autoSpaceDN w:val="0"/>
        <w:adjustRightInd w:val="0"/>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19-12-11T10:10:00Z" w:initials="SER">
    <w:p w14:paraId="0E4A2D28" w14:textId="1487ECA2" w:rsidR="00727FD8" w:rsidRDefault="00727FD8">
      <w:pPr>
        <w:pStyle w:val="CommentText"/>
      </w:pPr>
      <w:r>
        <w:rPr>
          <w:rStyle w:val="CommentReference"/>
        </w:rPr>
        <w:annotationRef/>
      </w:r>
      <w:r>
        <w:t>Probably an oversimplification.</w:t>
      </w:r>
    </w:p>
  </w:comment>
  <w:comment w:id="1" w:author="Scott, Eric R." w:date="2019-12-02T11:08:00Z" w:initials="SER">
    <w:p w14:paraId="5B41CE7D" w14:textId="2E49A3F6" w:rsidR="004614A5" w:rsidRDefault="004614A5">
      <w:pPr>
        <w:pStyle w:val="CommentText"/>
      </w:pPr>
      <w:r>
        <w:rPr>
          <w:rStyle w:val="CommentReference"/>
        </w:rPr>
        <w:annotationRef/>
      </w:r>
      <w:r>
        <w:t>Not mentioning predators and parasitoids.  Could say something about ag systems being low in predator and parasitoid numbers, but not sure if true and seems irrelevant since I’m not measuring that.</w:t>
      </w:r>
    </w:p>
  </w:comment>
  <w:comment w:id="2" w:author="Scott, Eric R." w:date="2019-12-11T11:26:00Z" w:initials="SER">
    <w:p w14:paraId="29762857" w14:textId="160E80D6" w:rsidR="005859AC" w:rsidRDefault="005859AC">
      <w:pPr>
        <w:pStyle w:val="CommentText"/>
      </w:pPr>
      <w:r>
        <w:rPr>
          <w:rStyle w:val="CommentReference"/>
        </w:rPr>
        <w:annotationRef/>
      </w:r>
      <w:r>
        <w:t>At some point I should mention the Mao et al 2014 paper, but maybe better in the discussion.</w:t>
      </w:r>
    </w:p>
  </w:comment>
  <w:comment w:id="3" w:author="Scott, Eric R." w:date="2019-12-02T11:30:00Z" w:initials="SER">
    <w:p w14:paraId="148CC5E7" w14:textId="6323D2DC" w:rsidR="002920B0" w:rsidRDefault="002920B0">
      <w:pPr>
        <w:pStyle w:val="CommentText"/>
      </w:pPr>
      <w:r>
        <w:rPr>
          <w:rStyle w:val="CommentReference"/>
        </w:rPr>
        <w:annotationRef/>
      </w:r>
      <w:proofErr w:type="spellStart"/>
      <w:r>
        <w:t>Kinda</w:t>
      </w:r>
      <w:proofErr w:type="spellEnd"/>
      <w:r>
        <w:t xml:space="preserve"> confounded in my data maybe?  I’m counting leafhoppers per leaf--sort of.  Because the leaves I’m using are ALWAYS the second leaf of a shoot, you do need to correct for shoot growth because that shoot could have one young leaf, or it could have 4, depending on how fast it’s growing.  Should be sure to justify this in methods.</w:t>
      </w:r>
    </w:p>
  </w:comment>
  <w:comment w:id="4" w:author="Scott, Eric R." w:date="2020-02-19T18:27:00Z" w:initials="SER">
    <w:p w14:paraId="1398EF44" w14:textId="59CA59C3" w:rsidR="00C42410" w:rsidRDefault="00C42410">
      <w:pPr>
        <w:pStyle w:val="CommentText"/>
      </w:pPr>
      <w:r>
        <w:rPr>
          <w:rStyle w:val="CommentReference"/>
        </w:rPr>
        <w:annotationRef/>
      </w:r>
      <w:r>
        <w:t xml:space="preserve">Introduce concept earlier on </w:t>
      </w:r>
      <w:r w:rsidR="002C1DCA">
        <w:t>i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A2D28" w15:done="0"/>
  <w15:commentEx w15:paraId="5B41CE7D" w15:done="0"/>
  <w15:commentEx w15:paraId="29762857" w15:done="0"/>
  <w15:commentEx w15:paraId="148CC5E7" w15:done="0"/>
  <w15:commentEx w15:paraId="1398EF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A2D28" w16cid:durableId="219B3EF9"/>
  <w16cid:commentId w16cid:paraId="5B41CE7D" w16cid:durableId="218F6F3D"/>
  <w16cid:commentId w16cid:paraId="29762857" w16cid:durableId="219B5100"/>
  <w16cid:commentId w16cid:paraId="148CC5E7" w16cid:durableId="218F743E"/>
  <w16cid:commentId w16cid:paraId="1398EF44" w16cid:durableId="21F7FC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roman"/>
    <w:notTrueType/>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D4D46"/>
    <w:rsid w:val="00163DE0"/>
    <w:rsid w:val="001C67A8"/>
    <w:rsid w:val="002176A5"/>
    <w:rsid w:val="00240042"/>
    <w:rsid w:val="002647C7"/>
    <w:rsid w:val="00272011"/>
    <w:rsid w:val="002920B0"/>
    <w:rsid w:val="002972C2"/>
    <w:rsid w:val="002C1DCA"/>
    <w:rsid w:val="002D34EC"/>
    <w:rsid w:val="002F0F7B"/>
    <w:rsid w:val="002F3098"/>
    <w:rsid w:val="00310381"/>
    <w:rsid w:val="00323E3E"/>
    <w:rsid w:val="00355907"/>
    <w:rsid w:val="00364056"/>
    <w:rsid w:val="0039074E"/>
    <w:rsid w:val="004107BB"/>
    <w:rsid w:val="00432FBA"/>
    <w:rsid w:val="0045163F"/>
    <w:rsid w:val="004614A5"/>
    <w:rsid w:val="00464C81"/>
    <w:rsid w:val="0047102B"/>
    <w:rsid w:val="004A75B4"/>
    <w:rsid w:val="005859AC"/>
    <w:rsid w:val="00626C64"/>
    <w:rsid w:val="00672EC5"/>
    <w:rsid w:val="00683D63"/>
    <w:rsid w:val="006872B9"/>
    <w:rsid w:val="006D7D16"/>
    <w:rsid w:val="00727FD8"/>
    <w:rsid w:val="007538FC"/>
    <w:rsid w:val="007B3496"/>
    <w:rsid w:val="007D038F"/>
    <w:rsid w:val="00830D0A"/>
    <w:rsid w:val="00852157"/>
    <w:rsid w:val="00885BC6"/>
    <w:rsid w:val="008E2EDD"/>
    <w:rsid w:val="009F406F"/>
    <w:rsid w:val="00A12923"/>
    <w:rsid w:val="00A952DC"/>
    <w:rsid w:val="00B510E9"/>
    <w:rsid w:val="00B551C6"/>
    <w:rsid w:val="00BA1AA0"/>
    <w:rsid w:val="00BC0C54"/>
    <w:rsid w:val="00BF336D"/>
    <w:rsid w:val="00BF57AD"/>
    <w:rsid w:val="00C03051"/>
    <w:rsid w:val="00C42410"/>
    <w:rsid w:val="00C67A19"/>
    <w:rsid w:val="00C814F4"/>
    <w:rsid w:val="00CB15D5"/>
    <w:rsid w:val="00D42E0C"/>
    <w:rsid w:val="00D57425"/>
    <w:rsid w:val="00D72111"/>
    <w:rsid w:val="00D80E4D"/>
    <w:rsid w:val="00DE60DD"/>
    <w:rsid w:val="00E643C2"/>
    <w:rsid w:val="00EA0438"/>
    <w:rsid w:val="00EC3709"/>
    <w:rsid w:val="00F249F1"/>
    <w:rsid w:val="00F40312"/>
    <w:rsid w:val="00F518D4"/>
    <w:rsid w:val="00F648BC"/>
    <w:rsid w:val="00FE7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B5147-375D-B645-A4E3-9C9144573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1</Pages>
  <Words>13172</Words>
  <Characters>7508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22</cp:revision>
  <dcterms:created xsi:type="dcterms:W3CDTF">2019-12-02T15:26:00Z</dcterms:created>
  <dcterms:modified xsi:type="dcterms:W3CDTF">2020-02-1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